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FE2597" w14:textId="4DD8D176" w:rsidR="00373914" w:rsidRPr="00F66BDE" w:rsidRDefault="00E72771" w:rsidP="00E72771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3B0BD3">
        <w:rPr>
          <w:rFonts w:ascii="Times New Roman" w:hAnsi="Times New Roman" w:cs="Times New Roman"/>
          <w:b/>
        </w:rPr>
        <w:t>S2 Text. Software</w:t>
      </w:r>
      <w:r w:rsidRPr="00F66BDE">
        <w:rPr>
          <w:rFonts w:ascii="Times New Roman" w:hAnsi="Times New Roman" w:cs="Times New Roman"/>
          <w:b/>
        </w:rPr>
        <w:t xml:space="preserve">. </w:t>
      </w:r>
      <w:r w:rsidRPr="00F66BDE">
        <w:rPr>
          <w:rFonts w:ascii="Times New Roman" w:hAnsi="Times New Roman" w:cs="Times New Roman"/>
        </w:rPr>
        <w:t xml:space="preserve">The analysis was undertaken using the statistical software R version 3.3.2 as well as several key packages listed in the references </w:t>
      </w:r>
      <w:r w:rsidRPr="00F66BDE">
        <w:rPr>
          <w:rFonts w:ascii="Times New Roman" w:hAnsi="Times New Roman" w:cs="Times New Roman"/>
        </w:rPr>
        <w:fldChar w:fldCharType="begin">
          <w:fldData xml:space="preserve">PEVuZE5vdGU+PENpdGU+PEF1dGhvcj5SIENvcmUgVGVhbTwvQXV0aG9yPjxZZWFyPjIwMTY8L1ll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</w:fldData>
        </w:fldChar>
      </w:r>
      <w:r w:rsidRPr="00F66BDE">
        <w:rPr>
          <w:rFonts w:ascii="Times New Roman" w:hAnsi="Times New Roman" w:cs="Times New Roman"/>
        </w:rPr>
        <w:instrText xml:space="preserve"> ADDIN EN.CITE </w:instrText>
      </w:r>
      <w:r w:rsidRPr="00F66BDE">
        <w:rPr>
          <w:rFonts w:ascii="Times New Roman" w:hAnsi="Times New Roman" w:cs="Times New Roman"/>
        </w:rPr>
        <w:fldChar w:fldCharType="begin">
          <w:fldData xml:space="preserve">PEVuZE5vdGU+PENpdGU+PEF1dGhvcj5SIENvcmUgVGVhbTwvQXV0aG9yPjxZZWFyPjIwMTY8L1ll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</w:fldData>
        </w:fldChar>
      </w:r>
      <w:r w:rsidRPr="00F66BDE">
        <w:rPr>
          <w:rFonts w:ascii="Times New Roman" w:hAnsi="Times New Roman" w:cs="Times New Roman"/>
        </w:rPr>
        <w:instrText xml:space="preserve"> ADDIN EN.CITE.DATA </w:instrText>
      </w:r>
      <w:r w:rsidRPr="00F66BDE">
        <w:rPr>
          <w:rFonts w:ascii="Times New Roman" w:hAnsi="Times New Roman" w:cs="Times New Roman"/>
        </w:rPr>
      </w:r>
      <w:r w:rsidRPr="00F66BDE">
        <w:rPr>
          <w:rFonts w:ascii="Times New Roman" w:hAnsi="Times New Roman" w:cs="Times New Roman"/>
        </w:rPr>
        <w:fldChar w:fldCharType="end"/>
      </w:r>
      <w:r w:rsidRPr="00F66BDE">
        <w:rPr>
          <w:rFonts w:ascii="Times New Roman" w:hAnsi="Times New Roman" w:cs="Times New Roman"/>
        </w:rPr>
      </w:r>
      <w:r w:rsidRPr="00F66BDE">
        <w:rPr>
          <w:rFonts w:ascii="Times New Roman" w:hAnsi="Times New Roman" w:cs="Times New Roman"/>
        </w:rPr>
        <w:fldChar w:fldCharType="separate"/>
      </w:r>
      <w:r w:rsidRPr="00F66BDE">
        <w:rPr>
          <w:rFonts w:ascii="Times New Roman" w:hAnsi="Times New Roman" w:cs="Times New Roman"/>
          <w:noProof/>
        </w:rPr>
        <w:t>[24-30]</w:t>
      </w:r>
      <w:r w:rsidRPr="00F66BDE">
        <w:rPr>
          <w:rFonts w:ascii="Times New Roman" w:hAnsi="Times New Roman" w:cs="Times New Roman"/>
        </w:rPr>
        <w:fldChar w:fldCharType="end"/>
      </w:r>
      <w:r w:rsidRPr="00F66BDE">
        <w:rPr>
          <w:rFonts w:ascii="Times New Roman" w:hAnsi="Times New Roman" w:cs="Times New Roman"/>
        </w:rPr>
        <w:t xml:space="preserve">. </w:t>
      </w:r>
      <w:r w:rsidR="00F0482C" w:rsidRPr="00F66BDE">
        <w:rPr>
          <w:rFonts w:ascii="Times New Roman" w:hAnsi="Times New Roman" w:cs="Times New Roman"/>
        </w:rPr>
        <w:t xml:space="preserve">The random survival forests </w:t>
      </w:r>
      <w:r w:rsidR="00447BE3">
        <w:rPr>
          <w:rFonts w:ascii="Times New Roman" w:hAnsi="Times New Roman" w:cs="Times New Roman"/>
        </w:rPr>
        <w:t xml:space="preserve">predictive </w:t>
      </w:r>
      <w:r w:rsidR="00F0482C" w:rsidRPr="00F66BDE">
        <w:rPr>
          <w:rFonts w:ascii="Times New Roman" w:hAnsi="Times New Roman" w:cs="Times New Roman"/>
        </w:rPr>
        <w:t>model was implemented using the function</w:t>
      </w:r>
      <w:r w:rsidR="005A3D19" w:rsidRPr="00F66BDE">
        <w:rPr>
          <w:rFonts w:ascii="Times New Roman" w:hAnsi="Times New Roman" w:cs="Times New Roman"/>
        </w:rPr>
        <w:t>, cforest,</w:t>
      </w:r>
      <w:r w:rsidR="00F0482C" w:rsidRPr="00F66BDE">
        <w:rPr>
          <w:rFonts w:ascii="Times New Roman" w:hAnsi="Times New Roman" w:cs="Times New Roman"/>
        </w:rPr>
        <w:t xml:space="preserve"> of the R package </w:t>
      </w:r>
      <w:r w:rsidR="005A3D19" w:rsidRPr="00F66BDE">
        <w:rPr>
          <w:rFonts w:ascii="Times New Roman" w:hAnsi="Times New Roman" w:cs="Times New Roman"/>
        </w:rPr>
        <w:t>“</w:t>
      </w:r>
      <w:r w:rsidR="00F0482C" w:rsidRPr="00F66BDE">
        <w:rPr>
          <w:rFonts w:ascii="Times New Roman" w:hAnsi="Times New Roman" w:cs="Times New Roman"/>
        </w:rPr>
        <w:t>party</w:t>
      </w:r>
      <w:r w:rsidR="005A3D19" w:rsidRPr="00F66BDE">
        <w:rPr>
          <w:rFonts w:ascii="Times New Roman" w:hAnsi="Times New Roman" w:cs="Times New Roman"/>
        </w:rPr>
        <w:t>”</w:t>
      </w:r>
      <w:r w:rsidR="00F0482C" w:rsidRPr="00F66BDE">
        <w:rPr>
          <w:rFonts w:ascii="Times New Roman" w:hAnsi="Times New Roman" w:cs="Times New Roman"/>
        </w:rPr>
        <w:t xml:space="preserve"> and the </w:t>
      </w:r>
      <w:r w:rsidR="005A3D19" w:rsidRPr="00F66BDE">
        <w:rPr>
          <w:rFonts w:ascii="Times New Roman" w:hAnsi="Times New Roman" w:cs="Times New Roman"/>
        </w:rPr>
        <w:t>C</w:t>
      </w:r>
      <w:r w:rsidR="00F0482C" w:rsidRPr="00F66BDE">
        <w:rPr>
          <w:rFonts w:ascii="Times New Roman" w:hAnsi="Times New Roman" w:cs="Times New Roman"/>
        </w:rPr>
        <w:t xml:space="preserve">ox </w:t>
      </w:r>
      <w:r w:rsidR="00752E6A">
        <w:rPr>
          <w:rFonts w:ascii="Times New Roman" w:hAnsi="Times New Roman" w:cs="Times New Roman"/>
        </w:rPr>
        <w:t xml:space="preserve">predictive </w:t>
      </w:r>
      <w:bookmarkStart w:id="0" w:name="_GoBack"/>
      <w:bookmarkEnd w:id="0"/>
      <w:r w:rsidR="00F0482C" w:rsidRPr="00F66BDE">
        <w:rPr>
          <w:rFonts w:ascii="Times New Roman" w:hAnsi="Times New Roman" w:cs="Times New Roman"/>
        </w:rPr>
        <w:t xml:space="preserve">model was implemented using the </w:t>
      </w:r>
      <w:r w:rsidR="005A3D19" w:rsidRPr="00F66BDE">
        <w:rPr>
          <w:rFonts w:ascii="Times New Roman" w:hAnsi="Times New Roman" w:cs="Times New Roman"/>
        </w:rPr>
        <w:t xml:space="preserve">function, coxph, </w:t>
      </w:r>
      <w:r w:rsidR="00F0482C" w:rsidRPr="00F66BDE">
        <w:rPr>
          <w:rFonts w:ascii="Times New Roman" w:hAnsi="Times New Roman" w:cs="Times New Roman"/>
        </w:rPr>
        <w:t xml:space="preserve">in the </w:t>
      </w:r>
      <w:r w:rsidR="00FA78BE" w:rsidRPr="00F66BDE">
        <w:rPr>
          <w:rFonts w:ascii="Times New Roman" w:hAnsi="Times New Roman" w:cs="Times New Roman"/>
        </w:rPr>
        <w:t xml:space="preserve">R package </w:t>
      </w:r>
      <w:r w:rsidR="005A3D19" w:rsidRPr="00F66BDE">
        <w:rPr>
          <w:rFonts w:ascii="Times New Roman" w:hAnsi="Times New Roman" w:cs="Times New Roman"/>
        </w:rPr>
        <w:t>“</w:t>
      </w:r>
      <w:r w:rsidR="00F0482C" w:rsidRPr="00F66BDE">
        <w:rPr>
          <w:rFonts w:ascii="Times New Roman" w:hAnsi="Times New Roman" w:cs="Times New Roman"/>
        </w:rPr>
        <w:t>survival</w:t>
      </w:r>
      <w:r w:rsidR="005A3D19" w:rsidRPr="00F66BDE">
        <w:rPr>
          <w:rFonts w:ascii="Times New Roman" w:hAnsi="Times New Roman" w:cs="Times New Roman"/>
        </w:rPr>
        <w:t>”</w:t>
      </w:r>
      <w:r w:rsidR="00F0482C" w:rsidRPr="00F66BDE">
        <w:rPr>
          <w:rFonts w:ascii="Times New Roman" w:hAnsi="Times New Roman" w:cs="Times New Roman"/>
        </w:rPr>
        <w:t xml:space="preserve">. The following parameters were used in the cforest function: mtry=4, ntree = 800, teststat = </w:t>
      </w:r>
      <w:r w:rsidR="00F66BDE" w:rsidRPr="00F66BDE">
        <w:rPr>
          <w:rFonts w:ascii="Times New Roman" w:hAnsi="Times New Roman" w:cs="Times New Roman"/>
        </w:rPr>
        <w:t>‘</w:t>
      </w:r>
      <w:r w:rsidR="00F0482C" w:rsidRPr="00F66BDE">
        <w:rPr>
          <w:rFonts w:ascii="Times New Roman" w:hAnsi="Times New Roman" w:cs="Times New Roman"/>
        </w:rPr>
        <w:t>quad</w:t>
      </w:r>
      <w:r w:rsidR="00F66BDE" w:rsidRPr="00F66BDE">
        <w:rPr>
          <w:rFonts w:ascii="Times New Roman" w:hAnsi="Times New Roman" w:cs="Times New Roman"/>
        </w:rPr>
        <w:t>’</w:t>
      </w:r>
      <w:r w:rsidR="00F0482C" w:rsidRPr="00F66BDE">
        <w:rPr>
          <w:rFonts w:ascii="Times New Roman" w:hAnsi="Times New Roman" w:cs="Times New Roman"/>
        </w:rPr>
        <w:t xml:space="preserve">, testtype = </w:t>
      </w:r>
      <w:r w:rsidR="00F66BDE" w:rsidRPr="00F66BDE">
        <w:rPr>
          <w:rFonts w:ascii="Times New Roman" w:hAnsi="Times New Roman" w:cs="Times New Roman"/>
        </w:rPr>
        <w:t>‘</w:t>
      </w:r>
      <w:r w:rsidR="00F0482C" w:rsidRPr="00F66BDE">
        <w:rPr>
          <w:rFonts w:ascii="Times New Roman" w:hAnsi="Times New Roman" w:cs="Times New Roman"/>
        </w:rPr>
        <w:t>Univ</w:t>
      </w:r>
      <w:r w:rsidR="00F66BDE" w:rsidRPr="00F66BDE">
        <w:rPr>
          <w:rFonts w:ascii="Times New Roman" w:hAnsi="Times New Roman" w:cs="Times New Roman"/>
        </w:rPr>
        <w:t>’</w:t>
      </w:r>
      <w:r w:rsidR="00F0482C" w:rsidRPr="00F66BDE">
        <w:rPr>
          <w:rFonts w:ascii="Times New Roman" w:hAnsi="Times New Roman" w:cs="Times New Roman"/>
        </w:rPr>
        <w:t>, mincriterion = .</w:t>
      </w:r>
      <w:r w:rsidR="00F72734" w:rsidRPr="00F66BDE">
        <w:rPr>
          <w:rFonts w:ascii="Times New Roman" w:hAnsi="Times New Roman" w:cs="Times New Roman"/>
        </w:rPr>
        <w:t>3</w:t>
      </w:r>
      <w:r w:rsidR="00F0482C" w:rsidRPr="00F66BDE">
        <w:rPr>
          <w:rFonts w:ascii="Times New Roman" w:hAnsi="Times New Roman" w:cs="Times New Roman"/>
        </w:rPr>
        <w:t>, replace = FALSE, fraction =0.632.</w:t>
      </w:r>
    </w:p>
    <w:sectPr w:rsidR="00373914" w:rsidRPr="00F66BDE" w:rsidSect="00265971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A3E726" w14:textId="77777777" w:rsidR="00137191" w:rsidRDefault="00137191">
      <w:r>
        <w:separator/>
      </w:r>
    </w:p>
  </w:endnote>
  <w:endnote w:type="continuationSeparator" w:id="0">
    <w:p w14:paraId="38B952DA" w14:textId="77777777" w:rsidR="00137191" w:rsidRDefault="001371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5F23E6" w14:textId="77777777" w:rsidR="00F26502" w:rsidRDefault="0013719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0867C3" w14:textId="77777777" w:rsidR="00137191" w:rsidRDefault="00137191">
      <w:r>
        <w:separator/>
      </w:r>
    </w:p>
  </w:footnote>
  <w:footnote w:type="continuationSeparator" w:id="0">
    <w:p w14:paraId="0B0E1AF7" w14:textId="77777777" w:rsidR="00137191" w:rsidRDefault="0013719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47494C" w14:textId="77777777" w:rsidR="00F26502" w:rsidRDefault="0013719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65">
      <w:start w:val="14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2662443"/>
    <w:multiLevelType w:val="hybridMultilevel"/>
    <w:tmpl w:val="A5620AF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BE842EA"/>
    <w:multiLevelType w:val="hybridMultilevel"/>
    <w:tmpl w:val="8706756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D142EEF"/>
    <w:multiLevelType w:val="hybridMultilevel"/>
    <w:tmpl w:val="6598D4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F8C5266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 w15:restartNumberingAfterBreak="0">
    <w:nsid w:val="4B3C1399"/>
    <w:multiLevelType w:val="hybridMultilevel"/>
    <w:tmpl w:val="F9BEB4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E0D3538"/>
    <w:multiLevelType w:val="hybridMultilevel"/>
    <w:tmpl w:val="D71838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5"/>
  </w:num>
  <w:num w:numId="4">
    <w:abstractNumId w:val="6"/>
  </w:num>
  <w:num w:numId="5">
    <w:abstractNumId w:val="2"/>
  </w:num>
  <w:num w:numId="6">
    <w:abstractNumId w:val="7"/>
  </w:num>
  <w:num w:numId="7">
    <w:abstractNumId w:val="1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81A2E"/>
    <w:rsid w:val="00030D8E"/>
    <w:rsid w:val="0003747E"/>
    <w:rsid w:val="00040E17"/>
    <w:rsid w:val="00050F19"/>
    <w:rsid w:val="00054E73"/>
    <w:rsid w:val="00076F9D"/>
    <w:rsid w:val="000872CD"/>
    <w:rsid w:val="0009436E"/>
    <w:rsid w:val="0009701B"/>
    <w:rsid w:val="00097DC4"/>
    <w:rsid w:val="000A55FF"/>
    <w:rsid w:val="000B4144"/>
    <w:rsid w:val="000E5DB0"/>
    <w:rsid w:val="000F0E7C"/>
    <w:rsid w:val="001007B7"/>
    <w:rsid w:val="0010102B"/>
    <w:rsid w:val="00101269"/>
    <w:rsid w:val="00125F95"/>
    <w:rsid w:val="00130A07"/>
    <w:rsid w:val="00137191"/>
    <w:rsid w:val="00143563"/>
    <w:rsid w:val="00143BD8"/>
    <w:rsid w:val="001565A6"/>
    <w:rsid w:val="00164B6C"/>
    <w:rsid w:val="00172263"/>
    <w:rsid w:val="0017765C"/>
    <w:rsid w:val="001A4337"/>
    <w:rsid w:val="001C5D58"/>
    <w:rsid w:val="001D56C6"/>
    <w:rsid w:val="001E3973"/>
    <w:rsid w:val="001E7173"/>
    <w:rsid w:val="001F29C9"/>
    <w:rsid w:val="002000AD"/>
    <w:rsid w:val="0020474F"/>
    <w:rsid w:val="00206A6A"/>
    <w:rsid w:val="00206E6B"/>
    <w:rsid w:val="00224298"/>
    <w:rsid w:val="00233E2C"/>
    <w:rsid w:val="002378ED"/>
    <w:rsid w:val="00255092"/>
    <w:rsid w:val="00261F23"/>
    <w:rsid w:val="0028262D"/>
    <w:rsid w:val="0029536C"/>
    <w:rsid w:val="002A0C62"/>
    <w:rsid w:val="002A4DA4"/>
    <w:rsid w:val="002C14AC"/>
    <w:rsid w:val="002F2DC6"/>
    <w:rsid w:val="002F548B"/>
    <w:rsid w:val="00301897"/>
    <w:rsid w:val="00307A1B"/>
    <w:rsid w:val="003343A1"/>
    <w:rsid w:val="00341F55"/>
    <w:rsid w:val="00364022"/>
    <w:rsid w:val="00373914"/>
    <w:rsid w:val="00393A2A"/>
    <w:rsid w:val="003A529A"/>
    <w:rsid w:val="003A7E85"/>
    <w:rsid w:val="003B16AB"/>
    <w:rsid w:val="003B2F53"/>
    <w:rsid w:val="003C0910"/>
    <w:rsid w:val="003E47FD"/>
    <w:rsid w:val="003E7AAE"/>
    <w:rsid w:val="00411604"/>
    <w:rsid w:val="0042130E"/>
    <w:rsid w:val="00434730"/>
    <w:rsid w:val="00447BE3"/>
    <w:rsid w:val="004500B0"/>
    <w:rsid w:val="004B1CE7"/>
    <w:rsid w:val="004C1C08"/>
    <w:rsid w:val="004D20F2"/>
    <w:rsid w:val="005032B8"/>
    <w:rsid w:val="00506137"/>
    <w:rsid w:val="0050654C"/>
    <w:rsid w:val="00511334"/>
    <w:rsid w:val="005113CA"/>
    <w:rsid w:val="0051185E"/>
    <w:rsid w:val="0051507A"/>
    <w:rsid w:val="0051589D"/>
    <w:rsid w:val="005225CC"/>
    <w:rsid w:val="005351FA"/>
    <w:rsid w:val="00536CE2"/>
    <w:rsid w:val="005439E2"/>
    <w:rsid w:val="0057047F"/>
    <w:rsid w:val="005709D2"/>
    <w:rsid w:val="00572C60"/>
    <w:rsid w:val="00574DEE"/>
    <w:rsid w:val="00586B5B"/>
    <w:rsid w:val="0059486D"/>
    <w:rsid w:val="005A3D19"/>
    <w:rsid w:val="005A463D"/>
    <w:rsid w:val="005C1CFA"/>
    <w:rsid w:val="005D2F95"/>
    <w:rsid w:val="006236CA"/>
    <w:rsid w:val="00624350"/>
    <w:rsid w:val="006811E8"/>
    <w:rsid w:val="00681A2E"/>
    <w:rsid w:val="006B3050"/>
    <w:rsid w:val="006C6E39"/>
    <w:rsid w:val="006D2BFA"/>
    <w:rsid w:val="006D3C98"/>
    <w:rsid w:val="006D494C"/>
    <w:rsid w:val="006F07FF"/>
    <w:rsid w:val="006F15FD"/>
    <w:rsid w:val="0070458A"/>
    <w:rsid w:val="007244CA"/>
    <w:rsid w:val="00726853"/>
    <w:rsid w:val="00750047"/>
    <w:rsid w:val="00752E6A"/>
    <w:rsid w:val="007664F6"/>
    <w:rsid w:val="007669C0"/>
    <w:rsid w:val="007720D0"/>
    <w:rsid w:val="007731A7"/>
    <w:rsid w:val="007A764A"/>
    <w:rsid w:val="007E6D86"/>
    <w:rsid w:val="007F20B9"/>
    <w:rsid w:val="00802C51"/>
    <w:rsid w:val="008057D5"/>
    <w:rsid w:val="00806FCC"/>
    <w:rsid w:val="008168D5"/>
    <w:rsid w:val="00817D4E"/>
    <w:rsid w:val="0084301A"/>
    <w:rsid w:val="008454D1"/>
    <w:rsid w:val="0084578C"/>
    <w:rsid w:val="00850732"/>
    <w:rsid w:val="008666A7"/>
    <w:rsid w:val="00886C25"/>
    <w:rsid w:val="0088710D"/>
    <w:rsid w:val="00894D85"/>
    <w:rsid w:val="00895216"/>
    <w:rsid w:val="00897110"/>
    <w:rsid w:val="008A4FB6"/>
    <w:rsid w:val="008B6901"/>
    <w:rsid w:val="008D60E1"/>
    <w:rsid w:val="008E2FC3"/>
    <w:rsid w:val="008E6007"/>
    <w:rsid w:val="0091774B"/>
    <w:rsid w:val="00923925"/>
    <w:rsid w:val="00951D2B"/>
    <w:rsid w:val="00960869"/>
    <w:rsid w:val="009A7ABA"/>
    <w:rsid w:val="009B19CE"/>
    <w:rsid w:val="009D1561"/>
    <w:rsid w:val="009E7347"/>
    <w:rsid w:val="009F7665"/>
    <w:rsid w:val="00A12019"/>
    <w:rsid w:val="00A17FF7"/>
    <w:rsid w:val="00A40BBE"/>
    <w:rsid w:val="00A504B8"/>
    <w:rsid w:val="00A537EE"/>
    <w:rsid w:val="00A72544"/>
    <w:rsid w:val="00A869B2"/>
    <w:rsid w:val="00A92E3D"/>
    <w:rsid w:val="00AA2D09"/>
    <w:rsid w:val="00AB7055"/>
    <w:rsid w:val="00AC3ED3"/>
    <w:rsid w:val="00AD4C0C"/>
    <w:rsid w:val="00AD7079"/>
    <w:rsid w:val="00AF53BC"/>
    <w:rsid w:val="00B00DC1"/>
    <w:rsid w:val="00B132F3"/>
    <w:rsid w:val="00B27301"/>
    <w:rsid w:val="00B40CDB"/>
    <w:rsid w:val="00B411D1"/>
    <w:rsid w:val="00B552BA"/>
    <w:rsid w:val="00B5671A"/>
    <w:rsid w:val="00BA0D70"/>
    <w:rsid w:val="00BA1A2F"/>
    <w:rsid w:val="00BA1D89"/>
    <w:rsid w:val="00BB5564"/>
    <w:rsid w:val="00BC08FA"/>
    <w:rsid w:val="00BC3FCF"/>
    <w:rsid w:val="00BE6A2F"/>
    <w:rsid w:val="00C03BFD"/>
    <w:rsid w:val="00C1325F"/>
    <w:rsid w:val="00C4579A"/>
    <w:rsid w:val="00C567E4"/>
    <w:rsid w:val="00C60BB7"/>
    <w:rsid w:val="00C67A2C"/>
    <w:rsid w:val="00C840A1"/>
    <w:rsid w:val="00C962F5"/>
    <w:rsid w:val="00CA405A"/>
    <w:rsid w:val="00CA6633"/>
    <w:rsid w:val="00CB2C64"/>
    <w:rsid w:val="00CD36B0"/>
    <w:rsid w:val="00CE340F"/>
    <w:rsid w:val="00CF069F"/>
    <w:rsid w:val="00D05EEE"/>
    <w:rsid w:val="00D14D91"/>
    <w:rsid w:val="00D1720C"/>
    <w:rsid w:val="00D239AB"/>
    <w:rsid w:val="00D51A8B"/>
    <w:rsid w:val="00D561FF"/>
    <w:rsid w:val="00D60094"/>
    <w:rsid w:val="00D76E1A"/>
    <w:rsid w:val="00D95684"/>
    <w:rsid w:val="00DA0C6B"/>
    <w:rsid w:val="00DA61F2"/>
    <w:rsid w:val="00DA7032"/>
    <w:rsid w:val="00DB5C64"/>
    <w:rsid w:val="00DC61EC"/>
    <w:rsid w:val="00DD1938"/>
    <w:rsid w:val="00DD3D2E"/>
    <w:rsid w:val="00DF2AA4"/>
    <w:rsid w:val="00DF5E2F"/>
    <w:rsid w:val="00E20408"/>
    <w:rsid w:val="00E32D93"/>
    <w:rsid w:val="00E50676"/>
    <w:rsid w:val="00E6208F"/>
    <w:rsid w:val="00E621EF"/>
    <w:rsid w:val="00E72771"/>
    <w:rsid w:val="00E85C17"/>
    <w:rsid w:val="00E94210"/>
    <w:rsid w:val="00EB556E"/>
    <w:rsid w:val="00EB7B9A"/>
    <w:rsid w:val="00ED4C9F"/>
    <w:rsid w:val="00EE3618"/>
    <w:rsid w:val="00EF7D96"/>
    <w:rsid w:val="00F0482C"/>
    <w:rsid w:val="00F27DEF"/>
    <w:rsid w:val="00F66BDE"/>
    <w:rsid w:val="00F72734"/>
    <w:rsid w:val="00F77213"/>
    <w:rsid w:val="00F93920"/>
    <w:rsid w:val="00FA4E4C"/>
    <w:rsid w:val="00FA78BE"/>
    <w:rsid w:val="00FD7124"/>
    <w:rsid w:val="00FE0BC5"/>
    <w:rsid w:val="00FE67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BE10DF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727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E67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676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676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676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676F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F77213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F77213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77213"/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F7721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77213"/>
  </w:style>
  <w:style w:type="paragraph" w:styleId="Footer">
    <w:name w:val="footer"/>
    <w:basedOn w:val="Normal"/>
    <w:link w:val="FooterChar"/>
    <w:uiPriority w:val="99"/>
    <w:unhideWhenUsed/>
    <w:rsid w:val="00F7721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77213"/>
  </w:style>
  <w:style w:type="paragraph" w:styleId="Revision">
    <w:name w:val="Revision"/>
    <w:hidden/>
    <w:uiPriority w:val="99"/>
    <w:semiHidden/>
    <w:rsid w:val="00F7721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72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7213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77213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77213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7213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F77213"/>
    <w:pPr>
      <w:spacing w:line="480" w:lineRule="auto"/>
    </w:pPr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F77213"/>
    <w:rPr>
      <w:rFonts w:ascii="Times New Roman" w:hAnsi="Times New Roman" w:cs="Times New Roman"/>
    </w:rPr>
  </w:style>
  <w:style w:type="character" w:styleId="UnresolvedMention">
    <w:name w:val="Unresolved Mention"/>
    <w:basedOn w:val="DefaultParagraphFont"/>
    <w:uiPriority w:val="99"/>
    <w:rsid w:val="00F7721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77213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7721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7721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77213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77213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7721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7721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1</Pages>
  <Words>88</Words>
  <Characters>502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, Ethan J</dc:creator>
  <cp:keywords/>
  <dc:description/>
  <cp:lastModifiedBy>Mark, Ethan J</cp:lastModifiedBy>
  <cp:revision>71</cp:revision>
  <cp:lastPrinted>2017-11-13T01:14:00Z</cp:lastPrinted>
  <dcterms:created xsi:type="dcterms:W3CDTF">2017-11-13T01:14:00Z</dcterms:created>
  <dcterms:modified xsi:type="dcterms:W3CDTF">2018-12-17T15:52:00Z</dcterms:modified>
</cp:coreProperties>
</file>